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2D6FDA" w14:textId="1CF6649D" w:rsidR="00283182" w:rsidRDefault="001B5E9E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orting </w:t>
      </w:r>
      <w:r w:rsidR="009529AB" w:rsidRPr="000E7085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9529AB" w:rsidRPr="000E7085">
        <w:rPr>
          <w:rFonts w:ascii="Times New Roman" w:hAnsi="Times New Roman" w:cs="Times New Roman"/>
          <w:b/>
          <w:bCs/>
          <w:sz w:val="24"/>
          <w:szCs w:val="24"/>
        </w:rPr>
        <w:t>. Apoptosis-related genes deregulated in MCL</w:t>
      </w:r>
      <w:hyperlink w:anchor="_ENREF_1" w:tooltip="Martinez, 2003 #1681" w:history="1">
        <w:r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>
            <w:fldData xml:space="preserve">PEVuZE5vdGU+PENpdGU+PEF1dGhvcj5NYXJ0aW5lejwvQXV0aG9yPjxZZWFyPjIwMDM8L1llYXI+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==
</w:fldData>
          </w:fldChar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 </w:instrText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>
            <w:fldData xml:space="preserve">PEVuZE5vdGU+PENpdGU+PEF1dGhvcj5NYXJ0aW5lejwvQXV0aG9yPjxZZWFyPjIwMDM8L1llYXI+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==
</w:fldData>
          </w:fldChar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instrText xml:space="preserve"> ADDIN EN.CITE.DATA </w:instrText>
        </w:r>
        <w:r>
          <w:rPr>
            <w:rFonts w:ascii="Times New Roman" w:hAnsi="Times New Roman" w:cs="Times New Roman"/>
            <w:b/>
            <w:bCs/>
            <w:sz w:val="24"/>
            <w:szCs w:val="24"/>
          </w:rPr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Pr="001B5E9E">
          <w:rPr>
            <w:rFonts w:ascii="Times New Roman" w:hAnsi="Times New Roman" w:cs="Times New Roman"/>
            <w:b/>
            <w:bCs/>
            <w:noProof/>
            <w:sz w:val="24"/>
            <w:szCs w:val="24"/>
            <w:vertAlign w:val="superscript"/>
          </w:rPr>
          <w:t>1</w:t>
        </w:r>
        <w:r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hyperlink>
    </w:p>
    <w:p w14:paraId="7E0E09D7" w14:textId="77777777" w:rsidR="001B5E9E" w:rsidRPr="000E7085" w:rsidRDefault="001B5E9E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a5"/>
        <w:tblW w:w="11052" w:type="dxa"/>
        <w:tblInd w:w="-851" w:type="dxa"/>
        <w:tblLook w:val="04A0" w:firstRow="1" w:lastRow="0" w:firstColumn="1" w:lastColumn="0" w:noHBand="0" w:noVBand="1"/>
      </w:tblPr>
      <w:tblGrid>
        <w:gridCol w:w="1418"/>
        <w:gridCol w:w="5954"/>
        <w:gridCol w:w="1843"/>
        <w:gridCol w:w="1837"/>
      </w:tblGrid>
      <w:tr w:rsidR="001B5E9E" w:rsidRPr="009529AB" w14:paraId="033032CC" w14:textId="77777777" w:rsidTr="001B5E9E"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B412BA" w14:textId="06D147DD" w:rsidR="001B5E9E" w:rsidRPr="001B5E9E" w:rsidRDefault="001B5E9E" w:rsidP="00EE7C71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B5E9E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Gene symbol</w:t>
            </w:r>
          </w:p>
        </w:tc>
        <w:tc>
          <w:tcPr>
            <w:tcW w:w="595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3F4894" w14:textId="768C7E2C" w:rsidR="001B5E9E" w:rsidRPr="001B5E9E" w:rsidRDefault="001B5E9E" w:rsidP="00EE7C71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B5E9E">
              <w:rPr>
                <w:rFonts w:ascii="Times New Roman" w:hAnsi="Times New Roman" w:cs="Times New Roman"/>
                <w:b/>
                <w:color w:val="231F20"/>
                <w:sz w:val="24"/>
                <w:szCs w:val="24"/>
              </w:rPr>
              <w:t>Gene description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D03BE4" w14:textId="089F2CF0" w:rsidR="001B5E9E" w:rsidRPr="001B5E9E" w:rsidRDefault="001B5E9E" w:rsidP="001B5E9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B5E9E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n</w:t>
            </w:r>
            <w:r w:rsidRPr="001B5E9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fold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bookmarkStart w:id="0" w:name="_GoBack"/>
            <w:bookmarkEnd w:id="0"/>
            <w:r w:rsidRPr="001B5E9E">
              <w:rPr>
                <w:rFonts w:ascii="Times New Roman" w:hAnsi="Times New Roman" w:cs="Times New Roman"/>
                <w:b/>
                <w:sz w:val="24"/>
                <w:szCs w:val="24"/>
              </w:rPr>
              <w:t>(average)</w:t>
            </w:r>
          </w:p>
        </w:tc>
        <w:tc>
          <w:tcPr>
            <w:tcW w:w="1837" w:type="dxa"/>
            <w:vMerge w:val="restart"/>
            <w:tcBorders>
              <w:left w:val="nil"/>
            </w:tcBorders>
          </w:tcPr>
          <w:p w14:paraId="382EF15C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B1A7361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C6894D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7A7AB76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A68698F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868935F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2F1ED3A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E7FEBF6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8E8B6A3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D9689C6" w14:textId="6C8C2EB5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Upregulated</w:t>
            </w:r>
          </w:p>
        </w:tc>
      </w:tr>
      <w:tr w:rsidR="001B5E9E" w:rsidRPr="009529AB" w14:paraId="5D7D33C1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B19629F" w14:textId="5933AB3F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CL2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47E9558A" w14:textId="2E3D82D4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-cell CLL/lymphoma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D836F90" w14:textId="35A573FE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5.85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165BDEC0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3E001211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737624F" w14:textId="4D057349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OSO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2C33975" w14:textId="65249028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gulator of Fas-induced apoptosi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67FFF4A" w14:textId="1A7CB558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4.588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5771A627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6EFE6B4E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3C1DF3C" w14:textId="1A18FBDC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IK3CD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5F9DB818" w14:textId="4B82EF27" w:rsidR="001B5E9E" w:rsidRPr="007510E2" w:rsidRDefault="001B5E9E" w:rsidP="00EE7C71">
            <w:pPr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hosphoinositide-3-kinase, catalytic, δ polypeptid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0AC4C82" w14:textId="33DC59EC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3.52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2CFFDE43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27CA5C49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1678DAB" w14:textId="33B0C3B0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IKBKB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CB2962F" w14:textId="048A901E" w:rsidR="001B5E9E" w:rsidRPr="001B5E9E" w:rsidRDefault="001B5E9E" w:rsidP="00EE7C71">
            <w:pPr>
              <w:rPr>
                <w:rFonts w:ascii="Times New Roman" w:hAnsi="Times New Roman" w:cs="Times New Roman"/>
                <w:szCs w:val="21"/>
              </w:rPr>
            </w:pPr>
            <w:r w:rsidRPr="001B5E9E">
              <w:rPr>
                <w:rFonts w:ascii="Times New Roman" w:hAnsi="Times New Roman" w:cs="Times New Roman"/>
                <w:color w:val="231F20"/>
                <w:szCs w:val="21"/>
              </w:rPr>
              <w:t xml:space="preserve">Inhibitor of </w:t>
            </w:r>
            <w:bookmarkStart w:id="1" w:name="OLE_LINK18"/>
            <w:r w:rsidRPr="001B5E9E">
              <w:rPr>
                <w:rFonts w:ascii="Times New Roman" w:hAnsi="Times New Roman" w:cs="Times New Roman"/>
                <w:color w:val="231F20"/>
                <w:szCs w:val="21"/>
              </w:rPr>
              <w:t>κ</w:t>
            </w:r>
            <w:bookmarkEnd w:id="1"/>
            <w:r w:rsidRPr="001B5E9E">
              <w:rPr>
                <w:rFonts w:ascii="Times New Roman" w:hAnsi="Times New Roman" w:cs="Times New Roman"/>
                <w:color w:val="231F20"/>
                <w:szCs w:val="21"/>
              </w:rPr>
              <w:t xml:space="preserve"> light polypeptide gene enhancer in B-cells, kinase β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A388AB4" w14:textId="70A753A6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3.259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062DD829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7DC3AF13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94329A0" w14:textId="3256D511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sz w:val="24"/>
                <w:szCs w:val="24"/>
              </w:rPr>
              <w:t>TNFRSF7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40A08F14" w14:textId="6EC2C431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Tumor necrosis factor receptor superfamily, member 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A9DD5B1" w14:textId="7EAD44B3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99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441BE8ED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3334B6C7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7206A15" w14:textId="42C0B2DB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NFSF4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1927CFA" w14:textId="0BD56B6F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Tumor necrosis factor(ligand) superfamily, member 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BD13207" w14:textId="7CF2ED36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878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6378FAA7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6D5D9505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854CF88" w14:textId="6814F7A8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RAF5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38AA42B6" w14:textId="102B201C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TNF receptor-associated, factor 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6CE23B2" w14:textId="5A70548C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2.814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5D3C4CDD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0EE959EA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A2ADFBF" w14:textId="601CB9D2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FIP2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19D670D7" w14:textId="7D19E8AC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umor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ecrosis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ctor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ligand)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uperfamily,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ember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2B3A266" w14:textId="1C558C34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67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506A0908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65C44380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92B2FF7" w14:textId="27D66F00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NFSF13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78DBD4EB" w14:textId="686D262B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Lymphotoxin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β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TNF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uperfamily,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ember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484326F" w14:textId="5BD54B22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420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7E8F97EC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3147DC01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55E6EA0" w14:textId="3E95AC6A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LTB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02C6C3E6" w14:textId="0F0431C2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RAF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mily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ember-associat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FκB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ctivato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E5604E1" w14:textId="238F88A3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410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6505F9AA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2494B76B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CCFE5C3" w14:textId="1CF11960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ANK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3EAE23AF" w14:textId="68674B7E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NF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ceptor-associat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ctor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99BD31B" w14:textId="5854FF41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32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29FE872E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478F4312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84D5730" w14:textId="5FFC7BA1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RAF6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4A16CC0A" w14:textId="741FCB58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poptosis-associat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peck-lik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otein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ntaining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R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79E825B" w14:textId="27A5725C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321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46FBDE62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4C38561B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E0CF1D6" w14:textId="6D3F4E30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SC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31A698F4" w14:textId="30A7664D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SP8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DD-lik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poptosis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gulato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F4685EE" w14:textId="389F9C33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250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2F8CEBA1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310B1ACB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84C22C0" w14:textId="72ED6776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FLAR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0BDDEA88" w14:textId="18A6FDE6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poptosis-antagonizing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ranscription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cto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B7B2185" w14:textId="2914E879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152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1DC1DB69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1CCAC288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20FBACF" w14:textId="654CA7FC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DED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007E619B" w14:textId="48D56B9A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umor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ecrosis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ctor,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α-induc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otein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B7338F3" w14:textId="54333F61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111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5E5C7A40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3AAA13D1" w14:textId="77777777" w:rsidTr="001B5E9E"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958BF6" w14:textId="61DEE237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NFAIP3</w:t>
            </w:r>
          </w:p>
        </w:tc>
        <w:tc>
          <w:tcPr>
            <w:tcW w:w="5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272AD1" w14:textId="39044E05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spase1,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poptosis-relat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ystein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otease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A27496" w14:textId="79B04533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.075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595F5E1B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71B5227C" w14:textId="77777777" w:rsidTr="001B5E9E"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C702E2" w14:textId="57DAC5DF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SP1</w:t>
            </w:r>
          </w:p>
        </w:tc>
        <w:tc>
          <w:tcPr>
            <w:tcW w:w="595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C6564B" w14:textId="17BFA3F4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spase7,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poptosis-related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ystein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oteas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E94BF2" w14:textId="291B9258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464</w:t>
            </w:r>
          </w:p>
        </w:tc>
        <w:tc>
          <w:tcPr>
            <w:tcW w:w="1837" w:type="dxa"/>
            <w:vMerge w:val="restart"/>
            <w:tcBorders>
              <w:left w:val="nil"/>
            </w:tcBorders>
          </w:tcPr>
          <w:p w14:paraId="666F64CF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64D36AE" w14:textId="77777777" w:rsidR="001B5E9E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D8D80F0" w14:textId="77777777" w:rsidR="001B5E9E" w:rsidRDefault="001B5E9E" w:rsidP="000E708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134E72" w14:textId="220CBBCE" w:rsidR="001B5E9E" w:rsidRPr="007510E2" w:rsidRDefault="001B5E9E" w:rsidP="000E708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sz w:val="24"/>
                <w:szCs w:val="24"/>
              </w:rPr>
              <w:t>Downregulated</w:t>
            </w:r>
          </w:p>
        </w:tc>
      </w:tr>
      <w:tr w:rsidR="001B5E9E" w:rsidRPr="009529AB" w14:paraId="21764101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4CF8DC4B" w14:textId="0AFF5283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ASP7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0227FCCC" w14:textId="3170A255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ine/threonin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inase17a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apoptosis-inducing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319BF87" w14:textId="5CC367C5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422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1DD57856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1C9C1A86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0A87AF6" w14:textId="1339B7AB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TK17A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A8200AA" w14:textId="2847DC76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hromosom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gregation1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yeast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homolog)-lik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86056AC" w14:textId="39A0D4F3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406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42E9C0F4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66A8D1BF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BB23DE7" w14:textId="4DD21E30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SE1L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6FFD9BBC" w14:textId="10DCECB6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aculoviral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IAP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peat-containing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F4C6CD0" w14:textId="7041A1F4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394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61F74898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0F13D6EF" w14:textId="77777777" w:rsidTr="001B5E9E"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583871E" w14:textId="51A12D4A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IRC2</w:t>
            </w:r>
          </w:p>
        </w:tc>
        <w:tc>
          <w:tcPr>
            <w:tcW w:w="5954" w:type="dxa"/>
            <w:tcBorders>
              <w:top w:val="nil"/>
              <w:left w:val="nil"/>
              <w:bottom w:val="nil"/>
              <w:right w:val="nil"/>
            </w:tcBorders>
          </w:tcPr>
          <w:p w14:paraId="51E377F8" w14:textId="0E889C58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ine/threonin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inase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7b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apoptosis-inducing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1E7E387E" w14:textId="0A49D361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388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6B49F39E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5E9E" w:rsidRPr="009529AB" w14:paraId="5D93D7FE" w14:textId="77777777" w:rsidTr="001B5E9E">
        <w:trPr>
          <w:trHeight w:val="227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293CE9" w14:textId="29D58928" w:rsidR="001B5E9E" w:rsidRPr="009529AB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529AB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TK17B</w:t>
            </w:r>
          </w:p>
        </w:tc>
        <w:tc>
          <w:tcPr>
            <w:tcW w:w="5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125EF4" w14:textId="5DFA6552" w:rsidR="001B5E9E" w:rsidRPr="007510E2" w:rsidRDefault="001B5E9E" w:rsidP="00EE7C7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aculoviral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IAP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peat-containing5</w:t>
            </w: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(survivin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D1AC34" w14:textId="01C9889D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510E2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.360</w:t>
            </w:r>
          </w:p>
        </w:tc>
        <w:tc>
          <w:tcPr>
            <w:tcW w:w="1837" w:type="dxa"/>
            <w:vMerge/>
            <w:tcBorders>
              <w:left w:val="nil"/>
            </w:tcBorders>
          </w:tcPr>
          <w:p w14:paraId="09C82082" w14:textId="77777777" w:rsidR="001B5E9E" w:rsidRPr="007510E2" w:rsidRDefault="001B5E9E" w:rsidP="008944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A262691" w14:textId="77777777" w:rsidR="001B5E9E" w:rsidRDefault="001B5E9E" w:rsidP="00894403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2293077" w14:textId="77777777" w:rsidR="001B5E9E" w:rsidRDefault="001B5E9E" w:rsidP="00894403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7F2D6E9" w14:textId="77777777" w:rsidR="001B5E9E" w:rsidRPr="001B5E9E" w:rsidRDefault="001B5E9E" w:rsidP="001B5E9E">
      <w:pPr>
        <w:rPr>
          <w:rFonts w:ascii="等线" w:eastAsia="等线" w:hAnsi="等线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Pr="001B5E9E">
        <w:rPr>
          <w:rFonts w:ascii="等线" w:eastAsia="等线" w:hAnsi="等线" w:cs="Times New Roman"/>
          <w:noProof/>
          <w:sz w:val="20"/>
          <w:szCs w:val="24"/>
        </w:rPr>
        <w:t>1. Martinez, N., Camacho, F. I., Algara, P., Rodriguez, A., Dopazo, A., Ruiz-Ballesteros, E., Martin, P., Martinez-Climent, J. A., Garcia-Conde, J., Menarguez, J., Solano, F., Mollejo, M. &amp;  Piris, M. A. (2003). The molecular signature of mantle cell lymphoma reveals multiple signals favoring cell survival. Cancer research 63, 2003.</w:t>
      </w:r>
      <w:bookmarkEnd w:id="2"/>
    </w:p>
    <w:p w14:paraId="5FF0B399" w14:textId="60CBDD3A" w:rsidR="001B5E9E" w:rsidRDefault="001B5E9E" w:rsidP="001B5E9E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6B7C5D00" w14:textId="267B36C4" w:rsidR="009529AB" w:rsidRPr="009529AB" w:rsidRDefault="001B5E9E" w:rsidP="00894403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529AB" w:rsidRPr="009529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9439AB" w14:textId="77777777" w:rsidR="007B30DC" w:rsidRDefault="007B30DC" w:rsidP="009529AB">
      <w:r>
        <w:separator/>
      </w:r>
    </w:p>
  </w:endnote>
  <w:endnote w:type="continuationSeparator" w:id="0">
    <w:p w14:paraId="56CAA02E" w14:textId="77777777" w:rsidR="007B30DC" w:rsidRDefault="007B30DC" w:rsidP="009529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6A7D00" w14:textId="77777777" w:rsidR="007B30DC" w:rsidRDefault="007B30DC" w:rsidP="009529AB">
      <w:r>
        <w:separator/>
      </w:r>
    </w:p>
  </w:footnote>
  <w:footnote w:type="continuationSeparator" w:id="0">
    <w:p w14:paraId="289CF32B" w14:textId="77777777" w:rsidR="007B30DC" w:rsidRDefault="007B30DC" w:rsidP="009529A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Bi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tzf0ede802prre2ef5xverhfzrtv0502xtv&quot;&gt;My EndNote Library&lt;record-ids&gt;&lt;item&gt;1681&lt;/item&gt;&lt;/record-ids&gt;&lt;/item&gt;&lt;/Libraries&gt;"/>
  </w:docVars>
  <w:rsids>
    <w:rsidRoot w:val="00283182"/>
    <w:rsid w:val="000E7085"/>
    <w:rsid w:val="001B5E9E"/>
    <w:rsid w:val="00283182"/>
    <w:rsid w:val="004F7E50"/>
    <w:rsid w:val="00596C71"/>
    <w:rsid w:val="007510E2"/>
    <w:rsid w:val="007B30DC"/>
    <w:rsid w:val="00894403"/>
    <w:rsid w:val="009529AB"/>
    <w:rsid w:val="00B34EE3"/>
    <w:rsid w:val="00EE7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D768E3"/>
  <w15:chartTrackingRefBased/>
  <w15:docId w15:val="{7B3E0FFA-C197-4098-B83F-2E509E7687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9529A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529A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529A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529A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529AB"/>
    <w:rPr>
      <w:sz w:val="18"/>
      <w:szCs w:val="18"/>
    </w:rPr>
  </w:style>
  <w:style w:type="table" w:styleId="a5">
    <w:name w:val="Table Grid"/>
    <w:basedOn w:val="a1"/>
    <w:uiPriority w:val="39"/>
    <w:rsid w:val="009529A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Char">
    <w:name w:val="标题 1 Char"/>
    <w:basedOn w:val="a0"/>
    <w:link w:val="1"/>
    <w:uiPriority w:val="9"/>
    <w:rsid w:val="009529AB"/>
    <w:rPr>
      <w:b/>
      <w:bCs/>
      <w:kern w:val="44"/>
      <w:sz w:val="44"/>
      <w:szCs w:val="44"/>
    </w:rPr>
  </w:style>
  <w:style w:type="character" w:styleId="a6">
    <w:name w:val="Hyperlink"/>
    <w:basedOn w:val="a0"/>
    <w:uiPriority w:val="99"/>
    <w:unhideWhenUsed/>
    <w:rsid w:val="001B5E9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6902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49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39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71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89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753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9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81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50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885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76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23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26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02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1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173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94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178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9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457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70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580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981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476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76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01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73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6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31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34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73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87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8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244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596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95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86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079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757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9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3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55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3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70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8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7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0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78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081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48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19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683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81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435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971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102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0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73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83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06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7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61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13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9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77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47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77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99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</Pages>
  <Words>283</Words>
  <Characters>1619</Characters>
  <Application>Microsoft Office Word</Application>
  <DocSecurity>0</DocSecurity>
  <Lines>13</Lines>
  <Paragraphs>3</Paragraphs>
  <ScaleCrop>false</ScaleCrop>
  <Company/>
  <LinksUpToDate>false</LinksUpToDate>
  <CharactersWithSpaces>18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ologene</dc:creator>
  <cp:keywords/>
  <dc:description/>
  <cp:lastModifiedBy>homologene</cp:lastModifiedBy>
  <cp:revision>16</cp:revision>
  <dcterms:created xsi:type="dcterms:W3CDTF">2020-11-25T03:26:00Z</dcterms:created>
  <dcterms:modified xsi:type="dcterms:W3CDTF">2020-11-25T05:12:00Z</dcterms:modified>
</cp:coreProperties>
</file>